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FA6A2F8" w14:textId="77777777" w:rsidR="006F19DB" w:rsidRDefault="006F19DB" w:rsidP="006F19DB">
      <w:pPr>
        <w:spacing w:line="360" w:lineRule="auto"/>
        <w:jc w:val="center"/>
      </w:pPr>
      <w:r>
        <w:t>(Título Provisório)</w:t>
      </w:r>
    </w:p>
    <w:p w14:paraId="06C6CC1B" w14:textId="77777777" w:rsidR="006F19DB" w:rsidRDefault="006F19DB"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C62BF83" w14:textId="77777777" w:rsidR="00D113DA" w:rsidRDefault="00D113DA" w:rsidP="00D113DA">
      <w:pPr>
        <w:spacing w:line="360" w:lineRule="auto"/>
        <w:jc w:val="center"/>
      </w:pPr>
      <w:r>
        <w:t>(Título Provisório)</w:t>
      </w:r>
    </w:p>
    <w:p w14:paraId="7359F641" w14:textId="77777777" w:rsidR="00D113DA" w:rsidRDefault="00D113DA"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os objetivos do trabalho. Exemplos: “Sendo </w:t>
      </w:r>
      <w:proofErr w:type="gramStart"/>
      <w:r w:rsidRPr="000E2F2D">
        <w:rPr>
          <w:b/>
          <w:color w:val="800000"/>
        </w:rPr>
        <w:t>assim,  este</w:t>
      </w:r>
      <w:proofErr w:type="gramEnd"/>
      <w:r w:rsidRPr="000E2F2D">
        <w:rPr>
          <w:b/>
          <w:color w:val="800000"/>
        </w:rPr>
        <w:t xml:space="preserv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proofErr w:type="gramStart"/>
      <w:r>
        <w:t>BIBLIOGRAFIA  ....................................................................................................................</w:t>
      </w:r>
      <w:proofErr w:type="gramEnd"/>
      <w:r>
        <w:t>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Os RecSys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7EEAE933" w:rsidR="00335350" w:rsidRDefault="0089092D" w:rsidP="005C5C59">
      <w:pPr>
        <w:spacing w:after="120" w:line="360" w:lineRule="auto"/>
        <w:ind w:firstLine="851"/>
        <w:jc w:val="both"/>
      </w:pPr>
      <w:r>
        <w:t>Os sistemas de recomendação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Aonde muitos viram esse problema e criaram uma nova maneira de anunciar os “produtos musicais” online, que é o streaming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Com o streaming musical, as pessoas passaram a consumir mais os sistemas de streaming,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streaming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streaming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streaming </w:t>
      </w:r>
      <w:r w:rsidR="00564BD3">
        <w:t xml:space="preserve">de </w:t>
      </w:r>
      <w:r w:rsidR="008376AE">
        <w:t xml:space="preserve">áudio, mais especificamente, o streaming disponível nas </w:t>
      </w:r>
      <w:r w:rsidR="003A7633" w:rsidRPr="00C71947">
        <w:rPr>
          <w:i/>
          <w:iCs/>
        </w:rPr>
        <w:t>API’</w:t>
      </w:r>
      <w:r w:rsidR="008376AE" w:rsidRPr="00C71947">
        <w:rPr>
          <w:i/>
          <w:iCs/>
        </w:rPr>
        <w:t>s</w:t>
      </w:r>
      <w:r w:rsidR="008376AE">
        <w:t xml:space="preserve"> do Spotify.</w:t>
      </w:r>
    </w:p>
    <w:p w14:paraId="77EB8EAB" w14:textId="3B67542B" w:rsidR="005429E9" w:rsidRDefault="005429E9" w:rsidP="005C5C59">
      <w:pPr>
        <w:spacing w:after="120" w:line="360" w:lineRule="auto"/>
        <w:ind w:firstLine="851"/>
        <w:jc w:val="both"/>
      </w:pPr>
      <w:r>
        <w:t xml:space="preserve">O streaming de </w:t>
      </w:r>
      <w:r w:rsidR="00C52103">
        <w:t>áudio</w:t>
      </w:r>
      <w:r>
        <w:t xml:space="preserve"> é semelhante a transmissão de radio tradicional, exceto que é utilizado a internet para enviar e receber os áudios, ao invés de utilizar ondas aéreas.</w:t>
      </w:r>
      <w:r w:rsidR="00C52103">
        <w:t xml:space="preserve"> Assim como o ato de ligar um radio o streaming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50C02AB" w14:textId="77777777" w:rsidR="00FC31D3" w:rsidRDefault="007F6EBE" w:rsidP="00006A05">
      <w:pPr>
        <w:spacing w:after="120" w:line="360" w:lineRule="auto"/>
        <w:ind w:firstLine="851"/>
        <w:jc w:val="both"/>
      </w:pPr>
      <w:r>
        <w:t xml:space="preserve">Fundado em 2006, </w:t>
      </w:r>
      <w:r w:rsidR="00006A05">
        <w:t>Spotify</w:t>
      </w:r>
      <w:r w:rsidR="00FC31D3">
        <w:t xml:space="preserve"> em seu site se define como:</w:t>
      </w:r>
    </w:p>
    <w:p w14:paraId="475A0DB1" w14:textId="5293CE0C" w:rsidR="00006A05" w:rsidRDefault="00FC31D3" w:rsidP="00FC31D3">
      <w:pPr>
        <w:spacing w:after="120" w:line="360" w:lineRule="auto"/>
        <w:ind w:firstLine="851"/>
        <w:jc w:val="both"/>
      </w:pPr>
      <w:commentRangeStart w:id="0"/>
      <w:r>
        <w:lastRenderedPageBreak/>
        <w:t>U</w:t>
      </w:r>
      <w:r w:rsidR="00006A05">
        <w:t>m serviço d</w:t>
      </w:r>
      <w:r w:rsidR="007F6EBE">
        <w:t xml:space="preserve">e streaming digital de </w:t>
      </w:r>
      <w:r w:rsidR="00CE49DE">
        <w:t>música</w:t>
      </w:r>
      <w:r w:rsidR="007F6EBE">
        <w:t>, podcast e video que permite</w:t>
      </w:r>
      <w:r w:rsidR="00810D2C">
        <w:t xml:space="preserve"> que</w:t>
      </w:r>
      <w:r w:rsidR="007F6EBE">
        <w:t xml:space="preserve"> </w:t>
      </w:r>
      <w:r w:rsidR="00CE49DE">
        <w:t xml:space="preserve">seus usuários tenham acesso milhões de </w:t>
      </w:r>
      <w:r w:rsidR="00CB2D1A">
        <w:t>músicas</w:t>
      </w:r>
      <w:r w:rsidR="00CE49DE">
        <w:t xml:space="preserve"> ou outros conteúdos dos artistas ao redor do mundo.</w:t>
      </w:r>
      <w:r>
        <w:t xml:space="preserve"> </w:t>
      </w:r>
      <w:r>
        <w:fldChar w:fldCharType="begin" w:fldLock="1"/>
      </w:r>
      <w:r>
        <w:instrText>ADDIN CSL_CITATION {"citationItems":[{"id":"ITEM-1","itemData":{"URL":"https://support.spotify.com/us/using_spotify/getting_started/what-is-spotify/","accessed":{"date-parts":[["2020","3","24"]]},"author":[{"dropping-particle":"","family":"Spotify","given":"","non-dropping-particle":"","parse-names":false,"suffix":""}],"id":"ITEM-1","issued":{"date-parts":[["2019"]]},"title":"What is Spotify?","type":"webpage"},"uris":["http://www.mendeley.com/documents/?uuid=6f442d5a-8a6b-49b5-b35e-50c137bdc418"]}],"mendeley":{"formattedCitation":"(Spotify, 2019)","plainTextFormattedCitation":"(Spotify, 2019)"},"properties":{"noteIndex":0},"schema":"https://github.com/citation-style-language/schema/raw/master/csl-citation.json"}</w:instrText>
      </w:r>
      <w:r>
        <w:fldChar w:fldCharType="separate"/>
      </w:r>
      <w:r w:rsidRPr="00FC31D3">
        <w:rPr>
          <w:noProof/>
        </w:rPr>
        <w:t>(Spotify, 2019)</w:t>
      </w:r>
      <w:r>
        <w:fldChar w:fldCharType="end"/>
      </w:r>
      <w:commentRangeEnd w:id="0"/>
      <w:r>
        <w:rPr>
          <w:rStyle w:val="Refdecomentrio"/>
        </w:rPr>
        <w:commentReference w:id="0"/>
      </w:r>
    </w:p>
    <w:p w14:paraId="6F9BBE5D" w14:textId="2E115CD7" w:rsidR="00B32884" w:rsidRDefault="00B32884" w:rsidP="005C5C59">
      <w:pPr>
        <w:spacing w:after="120" w:line="360" w:lineRule="auto"/>
        <w:ind w:firstLine="851"/>
        <w:jc w:val="both"/>
      </w:pPr>
      <w:r>
        <w:t>Falar sobre:</w:t>
      </w:r>
    </w:p>
    <w:p w14:paraId="6B2361C5" w14:textId="445874C0" w:rsidR="00B32884" w:rsidRDefault="00B32884" w:rsidP="005C5C59">
      <w:pPr>
        <w:spacing w:after="120" w:line="360" w:lineRule="auto"/>
        <w:ind w:firstLine="851"/>
        <w:jc w:val="both"/>
      </w:pPr>
      <w:r>
        <w:t xml:space="preserve">- </w:t>
      </w:r>
      <w:proofErr w:type="gramStart"/>
      <w:r>
        <w:t>o</w:t>
      </w:r>
      <w:proofErr w:type="gramEnd"/>
      <w:r>
        <w:t xml:space="preserve"> que é o </w:t>
      </w:r>
      <w:proofErr w:type="spellStart"/>
      <w:r>
        <w:t>spotify</w:t>
      </w:r>
      <w:proofErr w:type="spellEnd"/>
      <w:r w:rsidR="00FC31D3">
        <w:t xml:space="preserve"> </w:t>
      </w:r>
      <w:r w:rsidR="00FC31D3">
        <w:rPr>
          <w:rFonts w:ascii="Segoe UI Emoji" w:hAnsi="Segoe UI Emoji" w:cs="Segoe UI Emoji"/>
        </w:rPr>
        <w:t>✔</w:t>
      </w:r>
    </w:p>
    <w:p w14:paraId="32950B37" w14:textId="16F87431" w:rsidR="00B32884" w:rsidRDefault="00B32884" w:rsidP="005C5C59">
      <w:pPr>
        <w:spacing w:after="120" w:line="360" w:lineRule="auto"/>
        <w:ind w:firstLine="851"/>
        <w:jc w:val="both"/>
      </w:pPr>
      <w:r>
        <w:t xml:space="preserve">- </w:t>
      </w:r>
      <w:proofErr w:type="gramStart"/>
      <w:r w:rsidRPr="00B32884">
        <w:t>como</w:t>
      </w:r>
      <w:proofErr w:type="gramEnd"/>
      <w:r w:rsidRPr="00B32884">
        <w:t xml:space="preserve"> o streaming musical revolucionou a </w:t>
      </w:r>
      <w:r w:rsidR="00006A05">
        <w:t>área</w:t>
      </w:r>
      <w:bookmarkStart w:id="1" w:name="_GoBack"/>
      <w:bookmarkEnd w:id="1"/>
    </w:p>
    <w:p w14:paraId="5B67227E" w14:textId="1FC0FACD" w:rsidR="008F067A" w:rsidRDefault="00006A05" w:rsidP="00006A05">
      <w:pPr>
        <w:spacing w:after="120" w:line="360" w:lineRule="auto"/>
        <w:ind w:firstLine="851"/>
        <w:jc w:val="both"/>
      </w:pPr>
      <w:r>
        <w:t xml:space="preserve">- </w:t>
      </w:r>
      <w:r w:rsidRPr="00006A05">
        <w:t xml:space="preserve">O que faltam nos sistemas de recomendação musicais para serviços de </w:t>
      </w:r>
      <w:r>
        <w:t>streaming?</w:t>
      </w:r>
    </w:p>
    <w:p w14:paraId="5AA00CCE" w14:textId="1B81B223" w:rsidR="00006A05" w:rsidRDefault="00006A05" w:rsidP="00006A05">
      <w:pPr>
        <w:spacing w:after="120" w:line="360" w:lineRule="auto"/>
        <w:ind w:left="565" w:firstLine="851"/>
        <w:jc w:val="both"/>
      </w:pPr>
      <w:r>
        <w:t xml:space="preserve">- </w:t>
      </w:r>
      <w:proofErr w:type="gramStart"/>
      <w:r w:rsidRPr="00006A05">
        <w:t>precisão</w:t>
      </w:r>
      <w:proofErr w:type="gramEnd"/>
      <w:r w:rsidRPr="00006A05">
        <w:t xml:space="preserve"> preditiva </w:t>
      </w:r>
      <w:proofErr w:type="spellStart"/>
      <w:r w:rsidRPr="00006A05">
        <w:t>vs</w:t>
      </w:r>
      <w:proofErr w:type="spellEnd"/>
      <w:r w:rsidRPr="00006A05">
        <w:t xml:space="preserve"> qualidade percebida</w:t>
      </w:r>
    </w:p>
    <w:p w14:paraId="282FCB8D" w14:textId="599B9D17" w:rsidR="00006A05" w:rsidRDefault="00006A05" w:rsidP="00006A05">
      <w:pPr>
        <w:spacing w:after="120" w:line="360" w:lineRule="auto"/>
        <w:ind w:left="565" w:firstLine="851"/>
        <w:jc w:val="both"/>
      </w:pPr>
      <w:r>
        <w:t xml:space="preserve">- </w:t>
      </w:r>
      <w:proofErr w:type="gramStart"/>
      <w:r w:rsidRPr="00006A05">
        <w:t>de</w:t>
      </w:r>
      <w:proofErr w:type="gramEnd"/>
      <w:r w:rsidRPr="00006A05">
        <w:t xml:space="preserve"> que maneira o </w:t>
      </w:r>
      <w:proofErr w:type="spellStart"/>
      <w:r w:rsidRPr="00006A05">
        <w:t>spotify</w:t>
      </w:r>
      <w:proofErr w:type="spellEnd"/>
      <w:r w:rsidRPr="00006A05">
        <w:t xml:space="preserve"> monta as playlists</w:t>
      </w:r>
    </w:p>
    <w:p w14:paraId="1C61C997" w14:textId="77777777" w:rsidR="00006A05" w:rsidRDefault="00006A05" w:rsidP="00006A05">
      <w:pPr>
        <w:spacing w:after="120" w:line="360" w:lineRule="auto"/>
        <w:jc w:val="both"/>
      </w:pPr>
      <w:r>
        <w:tab/>
        <w:t xml:space="preserve">- </w:t>
      </w:r>
      <w:r>
        <w:t>Formula</w:t>
      </w:r>
      <w:r>
        <w:t>r</w:t>
      </w:r>
      <w:r>
        <w:t xml:space="preserve"> </w:t>
      </w:r>
      <w:r>
        <w:t>minha</w:t>
      </w:r>
      <w:r>
        <w:t xml:space="preserve"> questão de pesquisa</w:t>
      </w:r>
    </w:p>
    <w:p w14:paraId="41E653EC" w14:textId="6ACB9240" w:rsidR="00006A05" w:rsidRDefault="00006A05" w:rsidP="00006A05">
      <w:pPr>
        <w:spacing w:after="120" w:line="360" w:lineRule="auto"/>
        <w:ind w:left="708" w:firstLine="708"/>
        <w:jc w:val="both"/>
      </w:pPr>
      <w:r>
        <w:t xml:space="preserve">- </w:t>
      </w:r>
      <w:proofErr w:type="gramStart"/>
      <w:r>
        <w:t>como</w:t>
      </w:r>
      <w:proofErr w:type="gramEnd"/>
      <w:r>
        <w:t xml:space="preserve"> que vamos buscar melhorar esse serviço?</w:t>
      </w:r>
    </w:p>
    <w:p w14:paraId="1B3D39FB" w14:textId="77777777" w:rsidR="00807130" w:rsidRDefault="00807130" w:rsidP="00006A05">
      <w:pPr>
        <w:spacing w:after="120" w:line="360" w:lineRule="auto"/>
        <w:jc w:val="both"/>
      </w:pPr>
      <w:r>
        <w:t>---------------------------------</w:t>
      </w:r>
    </w:p>
    <w:p w14:paraId="16E60151" w14:textId="77777777" w:rsidR="00DB6A55" w:rsidRDefault="00DB6A55" w:rsidP="00DB6A55">
      <w:pPr>
        <w:spacing w:after="120" w:line="360" w:lineRule="auto"/>
        <w:ind w:firstLine="851"/>
        <w:jc w:val="both"/>
      </w:pPr>
      <w:r>
        <w:t xml:space="preserve">Atualmente, o Spotify não consegue captar um sentimento tão bem, devido a não levar em </w:t>
      </w:r>
      <w:r w:rsidR="0022050D">
        <w:t>consideração</w:t>
      </w:r>
      <w:r>
        <w:t xml:space="preserve"> as </w:t>
      </w:r>
      <w:r w:rsidR="002B0134">
        <w:t>ações</w:t>
      </w:r>
      <w:r>
        <w:t xml:space="preserve"> que os </w:t>
      </w:r>
      <w:r w:rsidR="0022050D">
        <w:t>usuários</w:t>
      </w:r>
      <w:r>
        <w:t xml:space="preserve"> estão tomando naquele momento.</w:t>
      </w:r>
    </w:p>
    <w:p w14:paraId="10CD3D92" w14:textId="77777777" w:rsidR="00DB6A55" w:rsidRDefault="00DB6A55" w:rsidP="00DB6A55">
      <w:pPr>
        <w:spacing w:after="120" w:line="360" w:lineRule="auto"/>
        <w:ind w:firstLine="851"/>
        <w:jc w:val="both"/>
      </w:pPr>
      <w:r>
        <w:t xml:space="preserve">A ideia desse projeto e que com ele, possamos evoluir a </w:t>
      </w:r>
      <w:r w:rsidR="0022050D">
        <w:t>recomendação</w:t>
      </w:r>
      <w:r>
        <w:t xml:space="preserve"> musical para algo mais voltado ao sentimento que o </w:t>
      </w:r>
      <w:r w:rsidR="0022050D">
        <w:t>usuário</w:t>
      </w:r>
      <w:r>
        <w:t xml:space="preserve"> </w:t>
      </w:r>
      <w:r w:rsidR="00C05259">
        <w:t>está</w:t>
      </w:r>
      <w:r>
        <w:t xml:space="preserve"> sentindo </w:t>
      </w:r>
      <w:proofErr w:type="gramStart"/>
      <w:r>
        <w:t>no momento em que</w:t>
      </w:r>
      <w:proofErr w:type="gramEnd"/>
      <w:r>
        <w:t xml:space="preserve"> </w:t>
      </w:r>
      <w:r w:rsidR="00C05259">
        <w:t>está</w:t>
      </w:r>
      <w:r>
        <w:t xml:space="preserve"> ouvindo a </w:t>
      </w:r>
      <w:r w:rsidR="002E128E">
        <w:t>música</w:t>
      </w:r>
      <w:r>
        <w:t>.</w:t>
      </w:r>
    </w:p>
    <w:p w14:paraId="2CBFC5E9" w14:textId="77777777" w:rsidR="00DB6A55" w:rsidRDefault="00DB6A55" w:rsidP="00DB6A55">
      <w:pPr>
        <w:spacing w:after="120" w:line="360" w:lineRule="auto"/>
        <w:ind w:firstLine="851"/>
        <w:jc w:val="both"/>
      </w:pPr>
      <w:r>
        <w:t xml:space="preserve"> </w:t>
      </w:r>
    </w:p>
    <w:p w14:paraId="54183424" w14:textId="77777777" w:rsidR="000E2F2D" w:rsidRDefault="000E2F2D" w:rsidP="00DB6A55">
      <w:pPr>
        <w:spacing w:after="120" w:line="360" w:lineRule="auto"/>
        <w:ind w:firstLine="851"/>
        <w:jc w:val="both"/>
      </w:pPr>
    </w:p>
    <w:p w14:paraId="3F952145" w14:textId="77777777" w:rsidR="00DB6A55" w:rsidRPr="00DB6A55" w:rsidRDefault="00DB6A55" w:rsidP="00DB6A55">
      <w:pPr>
        <w:spacing w:after="120" w:line="360" w:lineRule="auto"/>
        <w:ind w:firstLine="851"/>
        <w:jc w:val="both"/>
        <w:rPr>
          <w:b/>
          <w:color w:val="800000"/>
        </w:rPr>
      </w:pPr>
    </w:p>
    <w:p w14:paraId="572A25E3" w14:textId="77777777" w:rsidR="00D113DA" w:rsidRPr="00D8584B" w:rsidRDefault="0091406C"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5DF77920" w14:textId="77777777" w:rsidR="00D113DA" w:rsidRDefault="00D113DA" w:rsidP="00D113DA">
      <w:pPr>
        <w:spacing w:line="360" w:lineRule="auto"/>
        <w:jc w:val="both"/>
      </w:pPr>
    </w:p>
    <w:p w14:paraId="79EEA83F" w14:textId="77777777" w:rsidR="00D113DA" w:rsidRDefault="00D113DA" w:rsidP="00BB7ADC">
      <w:pPr>
        <w:pStyle w:val="Recuodecorpodetexto"/>
        <w:spacing w:after="120" w:line="360" w:lineRule="auto"/>
        <w:ind w:firstLine="851"/>
      </w:pPr>
    </w:p>
    <w:p w14:paraId="53B9811B" w14:textId="77777777" w:rsidR="00DC7C2C" w:rsidRDefault="00DC7C2C" w:rsidP="00BB7ADC">
      <w:pPr>
        <w:pStyle w:val="Recuodecorpodetexto"/>
        <w:spacing w:after="120" w:line="360" w:lineRule="auto"/>
        <w:ind w:firstLine="851"/>
      </w:pPr>
    </w:p>
    <w:p w14:paraId="0E9ACB58" w14:textId="77777777" w:rsidR="00D113DA" w:rsidRDefault="00D113DA" w:rsidP="00BB7ADC">
      <w:pPr>
        <w:spacing w:after="120" w:line="360" w:lineRule="auto"/>
        <w:ind w:firstLine="851"/>
        <w:jc w:val="both"/>
      </w:pPr>
    </w:p>
    <w:p w14:paraId="63779CF9" w14:textId="77777777" w:rsidR="00803DA8" w:rsidRDefault="00803DA8" w:rsidP="000E2F2D">
      <w:pPr>
        <w:spacing w:line="360" w:lineRule="auto"/>
        <w:ind w:firstLine="851"/>
        <w:jc w:val="both"/>
      </w:pPr>
    </w:p>
    <w:p w14:paraId="7ECDEA86" w14:textId="77777777" w:rsidR="00803DA8" w:rsidRDefault="00803DA8" w:rsidP="000E2F2D">
      <w:pPr>
        <w:spacing w:line="360" w:lineRule="auto"/>
        <w:ind w:firstLine="851"/>
        <w:jc w:val="both"/>
      </w:pPr>
    </w:p>
    <w:p w14:paraId="3CAB105D" w14:textId="77777777" w:rsidR="00803DA8" w:rsidRPr="00803DA8" w:rsidRDefault="00803DA8" w:rsidP="00803DA8">
      <w:pPr>
        <w:spacing w:after="120" w:line="360" w:lineRule="auto"/>
        <w:rPr>
          <w:b/>
          <w:color w:val="800000"/>
        </w:rPr>
      </w:pPr>
      <w:r w:rsidRPr="00803DA8">
        <w:rPr>
          <w:b/>
          <w:color w:val="800000"/>
        </w:rPr>
        <w:t xml:space="preserve">OBSERVAÇÕES: </w:t>
      </w:r>
    </w:p>
    <w:p w14:paraId="099F9907"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Entende-se por metodologia a forma, a maneira como a pesquisa será realizada. É o caminho para se chegar no conhecimento, na resposta ao problema de pesquisa. São os passos da pesquisa. </w:t>
      </w:r>
    </w:p>
    <w:p w14:paraId="4ABE61D5"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Apresentamos o universo a ser pesquisado (pessoas, coisas, fenômenos....), o método, as técnicas de coleta de dados a serem utilizadas (pesquisa bibliográfica, documental, de campo, de laboratório, entrevista, questionário, testes, </w:t>
      </w:r>
      <w:proofErr w:type="gramStart"/>
      <w:r w:rsidRPr="00803DA8">
        <w:rPr>
          <w:b/>
          <w:color w:val="800000"/>
        </w:rPr>
        <w:t>formulários, etc</w:t>
      </w:r>
      <w:proofErr w:type="gramEnd"/>
      <w:r w:rsidRPr="00803DA8">
        <w:rPr>
          <w:b/>
          <w:color w:val="800000"/>
        </w:rPr>
        <w:t xml:space="preserve">), a forma de análise e interpretação dos dados.   </w:t>
      </w:r>
    </w:p>
    <w:p w14:paraId="04BBFC61"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w:t>
      </w:r>
      <w:proofErr w:type="spellStart"/>
      <w:r w:rsidR="000321FD">
        <w:t>Prodanov</w:t>
      </w:r>
      <w:proofErr w:type="spellEnd"/>
      <w:proofErr w:type="gramStart"/>
      <w:r w:rsidR="000321FD">
        <w:t xml:space="preserve">. </w:t>
      </w:r>
      <w:r w:rsidR="00165849">
        <w:t>.</w:t>
      </w:r>
      <w:proofErr w:type="gramEnd"/>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Érico Souza Loewe" w:date="2020-03-24T23:06:00Z" w:initials="ÉSL">
    <w:p w14:paraId="79D4EA82" w14:textId="72200CB1" w:rsidR="00FC31D3" w:rsidRDefault="00FC31D3">
      <w:pPr>
        <w:pStyle w:val="Textodecomentrio"/>
      </w:pPr>
      <w:r>
        <w:rPr>
          <w:rStyle w:val="Refdecomentrio"/>
        </w:rPr>
        <w:annotationRef/>
      </w:r>
      <w:r>
        <w:t>Corrigir estilo cita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D4E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510D9" w16cex:dateUtc="2020-03-25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D4EA82" w16cid:durableId="222510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4DAA80" w14:textId="77777777" w:rsidR="00E91D15" w:rsidRDefault="00E91D15">
      <w:r>
        <w:separator/>
      </w:r>
    </w:p>
  </w:endnote>
  <w:endnote w:type="continuationSeparator" w:id="0">
    <w:p w14:paraId="03F0002F" w14:textId="77777777" w:rsidR="00E91D15" w:rsidRDefault="00E91D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FD1740" w14:textId="77777777" w:rsidR="00E91D15" w:rsidRDefault="00E91D15">
      <w:r>
        <w:separator/>
      </w:r>
    </w:p>
  </w:footnote>
  <w:footnote w:type="continuationSeparator" w:id="0">
    <w:p w14:paraId="61947C21" w14:textId="77777777" w:rsidR="00E91D15" w:rsidRDefault="00E91D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A05"/>
    <w:rsid w:val="00006FE4"/>
    <w:rsid w:val="00012E6A"/>
    <w:rsid w:val="0002527A"/>
    <w:rsid w:val="000321FD"/>
    <w:rsid w:val="00061C5A"/>
    <w:rsid w:val="00065A21"/>
    <w:rsid w:val="000A597A"/>
    <w:rsid w:val="000D6A47"/>
    <w:rsid w:val="000E1EB9"/>
    <w:rsid w:val="000E2F2D"/>
    <w:rsid w:val="000E3C79"/>
    <w:rsid w:val="000E5019"/>
    <w:rsid w:val="00123D9A"/>
    <w:rsid w:val="00130F7F"/>
    <w:rsid w:val="00165849"/>
    <w:rsid w:val="00180923"/>
    <w:rsid w:val="001A0DA6"/>
    <w:rsid w:val="001A4D94"/>
    <w:rsid w:val="001A7098"/>
    <w:rsid w:val="001A7E18"/>
    <w:rsid w:val="001E0948"/>
    <w:rsid w:val="001E2280"/>
    <w:rsid w:val="001E4EC7"/>
    <w:rsid w:val="0020673C"/>
    <w:rsid w:val="00211E74"/>
    <w:rsid w:val="002123CC"/>
    <w:rsid w:val="0022050D"/>
    <w:rsid w:val="00230DC1"/>
    <w:rsid w:val="0023616F"/>
    <w:rsid w:val="00242EB1"/>
    <w:rsid w:val="0026589C"/>
    <w:rsid w:val="00277A52"/>
    <w:rsid w:val="002879D5"/>
    <w:rsid w:val="00287CFF"/>
    <w:rsid w:val="00291587"/>
    <w:rsid w:val="002950F8"/>
    <w:rsid w:val="00295DB4"/>
    <w:rsid w:val="00297757"/>
    <w:rsid w:val="002B0134"/>
    <w:rsid w:val="002B39AA"/>
    <w:rsid w:val="002B42A3"/>
    <w:rsid w:val="002C1CD9"/>
    <w:rsid w:val="002C755C"/>
    <w:rsid w:val="002D509C"/>
    <w:rsid w:val="002E128E"/>
    <w:rsid w:val="002E72AE"/>
    <w:rsid w:val="002F0D5E"/>
    <w:rsid w:val="002F40D2"/>
    <w:rsid w:val="00300D4C"/>
    <w:rsid w:val="00301F8A"/>
    <w:rsid w:val="00311098"/>
    <w:rsid w:val="00331A3F"/>
    <w:rsid w:val="00335350"/>
    <w:rsid w:val="0035238B"/>
    <w:rsid w:val="00352EAF"/>
    <w:rsid w:val="003533A3"/>
    <w:rsid w:val="0035579F"/>
    <w:rsid w:val="003615A6"/>
    <w:rsid w:val="00371350"/>
    <w:rsid w:val="00386CE3"/>
    <w:rsid w:val="003A1CD1"/>
    <w:rsid w:val="003A5810"/>
    <w:rsid w:val="003A7633"/>
    <w:rsid w:val="003B3DBA"/>
    <w:rsid w:val="003C76EE"/>
    <w:rsid w:val="003D020F"/>
    <w:rsid w:val="003D37B3"/>
    <w:rsid w:val="00411FD9"/>
    <w:rsid w:val="00442874"/>
    <w:rsid w:val="00454530"/>
    <w:rsid w:val="004559BF"/>
    <w:rsid w:val="0046721D"/>
    <w:rsid w:val="004776F9"/>
    <w:rsid w:val="0048005E"/>
    <w:rsid w:val="004856F0"/>
    <w:rsid w:val="00486A97"/>
    <w:rsid w:val="004978B5"/>
    <w:rsid w:val="004E29F1"/>
    <w:rsid w:val="004E679D"/>
    <w:rsid w:val="005136E1"/>
    <w:rsid w:val="00516D01"/>
    <w:rsid w:val="005315E0"/>
    <w:rsid w:val="00535206"/>
    <w:rsid w:val="005429E9"/>
    <w:rsid w:val="00545FAD"/>
    <w:rsid w:val="005543FB"/>
    <w:rsid w:val="00564BD3"/>
    <w:rsid w:val="00573084"/>
    <w:rsid w:val="00574562"/>
    <w:rsid w:val="005A33E5"/>
    <w:rsid w:val="005A4A7A"/>
    <w:rsid w:val="005A4E49"/>
    <w:rsid w:val="005A5A0B"/>
    <w:rsid w:val="005B5877"/>
    <w:rsid w:val="005C5C59"/>
    <w:rsid w:val="005E0553"/>
    <w:rsid w:val="005E1C2F"/>
    <w:rsid w:val="005E6A26"/>
    <w:rsid w:val="005F4521"/>
    <w:rsid w:val="00621C6E"/>
    <w:rsid w:val="00644844"/>
    <w:rsid w:val="00654214"/>
    <w:rsid w:val="00675514"/>
    <w:rsid w:val="00675C99"/>
    <w:rsid w:val="006E7ACD"/>
    <w:rsid w:val="006F19DB"/>
    <w:rsid w:val="006F29B0"/>
    <w:rsid w:val="00710340"/>
    <w:rsid w:val="007703A7"/>
    <w:rsid w:val="00782F8E"/>
    <w:rsid w:val="007941BD"/>
    <w:rsid w:val="007A5C79"/>
    <w:rsid w:val="007B4B58"/>
    <w:rsid w:val="007C2896"/>
    <w:rsid w:val="007D13FC"/>
    <w:rsid w:val="007D17F1"/>
    <w:rsid w:val="007D4C07"/>
    <w:rsid w:val="007D5697"/>
    <w:rsid w:val="007D7447"/>
    <w:rsid w:val="007F6EBE"/>
    <w:rsid w:val="007F7059"/>
    <w:rsid w:val="00800407"/>
    <w:rsid w:val="00803DA8"/>
    <w:rsid w:val="00806270"/>
    <w:rsid w:val="00807130"/>
    <w:rsid w:val="00810AAA"/>
    <w:rsid w:val="00810D2C"/>
    <w:rsid w:val="008376AE"/>
    <w:rsid w:val="008464C5"/>
    <w:rsid w:val="0089092D"/>
    <w:rsid w:val="008A03AD"/>
    <w:rsid w:val="008A6A4F"/>
    <w:rsid w:val="008B0271"/>
    <w:rsid w:val="008F067A"/>
    <w:rsid w:val="0091406C"/>
    <w:rsid w:val="00932678"/>
    <w:rsid w:val="0094008B"/>
    <w:rsid w:val="00946763"/>
    <w:rsid w:val="009B26B4"/>
    <w:rsid w:val="009B27D1"/>
    <w:rsid w:val="009B2A94"/>
    <w:rsid w:val="009C125C"/>
    <w:rsid w:val="009C7A29"/>
    <w:rsid w:val="00A00C6E"/>
    <w:rsid w:val="00A1166E"/>
    <w:rsid w:val="00A1241A"/>
    <w:rsid w:val="00A142C6"/>
    <w:rsid w:val="00A2047B"/>
    <w:rsid w:val="00A250D7"/>
    <w:rsid w:val="00A536FE"/>
    <w:rsid w:val="00AA5FE5"/>
    <w:rsid w:val="00AE1B50"/>
    <w:rsid w:val="00AE64DB"/>
    <w:rsid w:val="00AF0664"/>
    <w:rsid w:val="00AF0E7C"/>
    <w:rsid w:val="00AF4116"/>
    <w:rsid w:val="00B0681F"/>
    <w:rsid w:val="00B07604"/>
    <w:rsid w:val="00B32884"/>
    <w:rsid w:val="00B32E64"/>
    <w:rsid w:val="00B3335F"/>
    <w:rsid w:val="00B416CF"/>
    <w:rsid w:val="00B421CF"/>
    <w:rsid w:val="00B52810"/>
    <w:rsid w:val="00B63EE6"/>
    <w:rsid w:val="00B652FE"/>
    <w:rsid w:val="00B75669"/>
    <w:rsid w:val="00B805AE"/>
    <w:rsid w:val="00B93DDD"/>
    <w:rsid w:val="00BB1CDD"/>
    <w:rsid w:val="00BB7ADC"/>
    <w:rsid w:val="00BD6967"/>
    <w:rsid w:val="00BE17FB"/>
    <w:rsid w:val="00C05259"/>
    <w:rsid w:val="00C135C2"/>
    <w:rsid w:val="00C14FBA"/>
    <w:rsid w:val="00C20475"/>
    <w:rsid w:val="00C42838"/>
    <w:rsid w:val="00C52103"/>
    <w:rsid w:val="00C55324"/>
    <w:rsid w:val="00C5747F"/>
    <w:rsid w:val="00C656A6"/>
    <w:rsid w:val="00C6622F"/>
    <w:rsid w:val="00C71947"/>
    <w:rsid w:val="00C723D2"/>
    <w:rsid w:val="00C7299D"/>
    <w:rsid w:val="00C85481"/>
    <w:rsid w:val="00CB2D1A"/>
    <w:rsid w:val="00CD1BA0"/>
    <w:rsid w:val="00CE49DE"/>
    <w:rsid w:val="00CE5385"/>
    <w:rsid w:val="00CF785F"/>
    <w:rsid w:val="00D02E38"/>
    <w:rsid w:val="00D0377F"/>
    <w:rsid w:val="00D07535"/>
    <w:rsid w:val="00D113DA"/>
    <w:rsid w:val="00D12714"/>
    <w:rsid w:val="00D15FC0"/>
    <w:rsid w:val="00D174C3"/>
    <w:rsid w:val="00D264CA"/>
    <w:rsid w:val="00D41D9E"/>
    <w:rsid w:val="00D562E0"/>
    <w:rsid w:val="00D60E33"/>
    <w:rsid w:val="00D711C6"/>
    <w:rsid w:val="00D8584B"/>
    <w:rsid w:val="00D91AF2"/>
    <w:rsid w:val="00DB1416"/>
    <w:rsid w:val="00DB6A55"/>
    <w:rsid w:val="00DC7C2C"/>
    <w:rsid w:val="00DD0B93"/>
    <w:rsid w:val="00DE1AFF"/>
    <w:rsid w:val="00E02C53"/>
    <w:rsid w:val="00E33AF6"/>
    <w:rsid w:val="00E374CF"/>
    <w:rsid w:val="00E37DA0"/>
    <w:rsid w:val="00E43CC5"/>
    <w:rsid w:val="00E53F9B"/>
    <w:rsid w:val="00E618A4"/>
    <w:rsid w:val="00E82769"/>
    <w:rsid w:val="00E91D15"/>
    <w:rsid w:val="00E9677F"/>
    <w:rsid w:val="00EB05FD"/>
    <w:rsid w:val="00EB60A5"/>
    <w:rsid w:val="00EB661F"/>
    <w:rsid w:val="00ED7DA0"/>
    <w:rsid w:val="00EE08CB"/>
    <w:rsid w:val="00EE44DF"/>
    <w:rsid w:val="00F1092A"/>
    <w:rsid w:val="00F23764"/>
    <w:rsid w:val="00F246E1"/>
    <w:rsid w:val="00F329D3"/>
    <w:rsid w:val="00F468DB"/>
    <w:rsid w:val="00F72449"/>
    <w:rsid w:val="00F81557"/>
    <w:rsid w:val="00F86FEB"/>
    <w:rsid w:val="00F935F1"/>
    <w:rsid w:val="00F964AE"/>
    <w:rsid w:val="00FA6496"/>
    <w:rsid w:val="00FC31D3"/>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0FF0B-00D1-435E-9D68-D04FF6244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7</TotalTime>
  <Pages>12</Pages>
  <Words>5718</Words>
  <Characters>30883</Characters>
  <Application>Microsoft Office Word</Application>
  <DocSecurity>0</DocSecurity>
  <Lines>257</Lines>
  <Paragraphs>73</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07</cp:revision>
  <cp:lastPrinted>2001-08-21T07:59:00Z</cp:lastPrinted>
  <dcterms:created xsi:type="dcterms:W3CDTF">2020-03-21T18:01:00Z</dcterms:created>
  <dcterms:modified xsi:type="dcterms:W3CDTF">2020-03-25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